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A6560" w:rsidRPr="00265168" w:rsidRDefault="00E5484A" w:rsidP="00265168">
      <w:pPr>
        <w:jc w:val="both"/>
        <w:rPr>
          <w:sz w:val="36"/>
          <w:lang w:val="en-US"/>
        </w:rPr>
      </w:pPr>
      <w:r w:rsidRPr="00265168">
        <w:rPr>
          <w:sz w:val="36"/>
          <w:lang w:val="en-US"/>
        </w:rPr>
        <w:t>Influence of external input and relative weight of inhibitory connections on the balance of a sparsely connected network of Leaky integrate-and-fire neurons.</w:t>
      </w:r>
    </w:p>
    <w:p w:rsidR="00265168" w:rsidRDefault="00265168" w:rsidP="00265168">
      <w:pPr>
        <w:jc w:val="both"/>
        <w:rPr>
          <w:sz w:val="28"/>
          <w:lang w:val="en-US"/>
        </w:rPr>
      </w:pPr>
    </w:p>
    <w:p w:rsidR="0069658C" w:rsidRDefault="0069658C" w:rsidP="00265168">
      <w:pPr>
        <w:jc w:val="both"/>
        <w:rPr>
          <w:sz w:val="28"/>
          <w:lang w:val="en-US"/>
        </w:rPr>
        <w:sectPr w:rsidR="0069658C" w:rsidSect="00265168">
          <w:pgSz w:w="11906" w:h="16838"/>
          <w:pgMar w:top="1417" w:right="1417" w:bottom="1417" w:left="1417" w:header="708" w:footer="708" w:gutter="0"/>
          <w:cols w:space="708"/>
          <w:docGrid w:linePitch="360"/>
        </w:sectPr>
      </w:pPr>
    </w:p>
    <w:p w:rsidR="006B7BE5" w:rsidRDefault="001A6560" w:rsidP="00265168">
      <w:pPr>
        <w:jc w:val="both"/>
        <w:rPr>
          <w:sz w:val="28"/>
          <w:lang w:val="en-US"/>
        </w:rPr>
      </w:pPr>
      <w:r w:rsidRPr="001A6560">
        <w:rPr>
          <w:sz w:val="28"/>
          <w:lang w:val="en-US"/>
        </w:rPr>
        <w:lastRenderedPageBreak/>
        <w:t>Introduction</w:t>
      </w:r>
    </w:p>
    <w:p w:rsidR="00E5484A" w:rsidRDefault="00265168" w:rsidP="00265168">
      <w:pPr>
        <w:jc w:val="both"/>
        <w:rPr>
          <w:lang w:val="en-US"/>
        </w:rPr>
      </w:pPr>
      <w:r>
        <w:rPr>
          <w:lang w:val="en-US"/>
        </w:rPr>
        <w:t>It is</w:t>
      </w:r>
      <w:r w:rsidR="005361AF">
        <w:rPr>
          <w:lang w:val="en-US"/>
        </w:rPr>
        <w:t xml:space="preserve"> of common knowledge that neurons </w:t>
      </w:r>
      <w:r>
        <w:rPr>
          <w:lang w:val="en-US"/>
        </w:rPr>
        <w:t xml:space="preserve">in the human cortical brain </w:t>
      </w:r>
      <w:r w:rsidR="005361AF">
        <w:rPr>
          <w:lang w:val="en-US"/>
        </w:rPr>
        <w:t xml:space="preserve">show an irregular firing pattern. One explanation is that the timing of the input is synchronized enough to evoke action potentials, as there is summation of input signals </w:t>
      </w:r>
      <w:r w:rsidR="00385D8F">
        <w:rPr>
          <w:lang w:val="en-US"/>
        </w:rPr>
        <w:fldChar w:fldCharType="begin" w:fldLock="1"/>
      </w:r>
      <w:r w:rsidR="005361AF">
        <w:rPr>
          <w:lang w:val="en-US"/>
        </w:rPr>
        <w:instrText>ADDIN CSL_CITATION { "citationItems" : [ { "id" : "ITEM-1", "itemData" : { "ISBN" : "0270-6474 (Print)\\r0270-6474 (Linking)", "ISSN" : "0270-6474", "PMID" : "8423479", "abstract" : "How random is the discharge pattern of cortical neurons? We examined recordings from primary visual cortex (V1; Knierim and Van Essen, 1992) and extrastriate cortex (MT; Newsome et al., 1989a) of awake, behaving macaque monkey and compared them to analytical predictions. For nonbursting cells firing at sustained rates up to 300 Hz, we evaluated two indices of firing variability: the ratio of the variance to the mean for the number of action potentials evoked by a constant stimulus, and the rate-normalized coefficient of variation (Cv) of the interspike interval distribution. Firing in virtually all V1 and MT neurons was nearly consistent with a completely random process (e.g., Cv approximately 1). We tried to model this high variability by small, independent, and random EPSPs converging onto a leaky integrate-and-fire neuron (Knight, 1972). Both this and related models predicted very low firing variability (Cv &lt;&lt; 1) for realistic EPSP depolarizations and membrane time constants. We also simulated a biophysically very detailed compartmental model of an anatomically reconstructed and physiologically characterized layer V cat pyramidal cell (Douglas et al., 1991) with passive dendrites and active soma. If independent, excitatory synaptic input fired the model cell at the high rates observed in monkey, the Cv and the variability in the number of spikes were both very low, in agreement with the integrate-and-fire models but in strong disagreement with the majority of our monkey data. The simulated cell only produced highly variable firing when Hodgkin-Huxley-like currents (INa and very strong IDR) were placed on distal dendrites. Now the simulated neuron acted more as a millisecond-resolution detector of dendritic spike coincidences than as a temporal integrator. We argue that neurons that act as temporal integrators over many synaptic inputs must fire very regularly. Only in the presence of either fast and strong dendritic nonlinearities or strong synchronization among individual synaptic events will the degree of predicted variability approach that of real cortical neurons.", "author" : [ { "dropping-particle" : "", "family" : "Softky", "given" : "W R", "non-dropping-particle" : "", "parse-names" : false, "suffix" : "" }, { "dropping-particle" : "", "family" : "Koch", "given" : "C", "non-dropping-particle" : "", "parse-names" : false, "suffix" : "" } ], "container-title" : "The Journal of neuroscience : the official journal of the Society for Neuroscience", "id" : "ITEM-1", "issue" : "1", "issued" : { "date-parts" : [ [ "1993" ] ] }, "page" : "334-350", "title" : "The highly irregular firing of cortical cells is inconsistent with temporal integration of random EPSPs.", "type" : "article-journal", "volume" : "13" }, "uris" : [ "http://www.mendeley.com/documents/?uuid=90ed8a3b-b3fa-45c7-b55d-21e26efe1e80" ] } ], "mendeley" : { "formattedCitation" : "(Softky &amp; Koch, 1993)", "plainTextFormattedCitation" : "(Softky &amp; Koch, 1993)", "previouslyFormattedCitation" : "(Softky &amp; Koch, 1993)" }, "properties" : { "noteIndex" : 0 }, "schema" : "https://github.com/citation-style-language/schema/raw/master/csl-citation.json" }</w:instrText>
      </w:r>
      <w:r w:rsidR="00385D8F">
        <w:rPr>
          <w:lang w:val="en-US"/>
        </w:rPr>
        <w:fldChar w:fldCharType="separate"/>
      </w:r>
      <w:r w:rsidR="005361AF" w:rsidRPr="005361AF">
        <w:rPr>
          <w:noProof/>
          <w:lang w:val="en-US"/>
        </w:rPr>
        <w:t>(Softky &amp; Koch, 1993)</w:t>
      </w:r>
      <w:r w:rsidR="00385D8F">
        <w:rPr>
          <w:lang w:val="en-US"/>
        </w:rPr>
        <w:fldChar w:fldCharType="end"/>
      </w:r>
      <w:r w:rsidR="005361AF">
        <w:rPr>
          <w:lang w:val="en-US"/>
        </w:rPr>
        <w:t xml:space="preserve">. A contradictory explanation says that not the timing but the frequency of the input is relevant </w:t>
      </w:r>
      <w:r w:rsidR="00385D8F">
        <w:rPr>
          <w:lang w:val="en-US"/>
        </w:rPr>
        <w:fldChar w:fldCharType="begin" w:fldLock="1"/>
      </w:r>
      <w:r w:rsidR="0069658C">
        <w:rPr>
          <w:lang w:val="en-US"/>
        </w:rPr>
        <w:instrText>ADDIN CSL_CITATION { "citationItems" : [ { "id" : "ITEM-1", "itemData" : { "ISBN" : "0270-6474 (Print) 0270-6474 (Linking)", "ISSN" : "0270-6474", "PMID" : "9570816", "abstract" : "Cortical neurons exhibit tremendous variability in the number and temporal distribution of spikes in their discharge patterns. Furthermore, this variability appears to be conserved over large regions of the cerebral cortex, suggesting that it is neither reduced nor expanded from stage to stage within a processing pathway. To investigate the principles underlying such statistical homogeneity, we have analyzed a model of synaptic integration incorporating a highly simplified integrate and fire mechanism with decay. We analyzed a \"high-input regime\" in which neurons receive hundreds of excitatory synaptic inputs during each interspike interval. To produce a graded response in this regime, the neuron must balance excitation with inhibition. We find that a simple integrate and fire mechanism with balanced excitation and inhibition produces a highly variable interspike interval, consistent with experimental data. Detailed information about the temporal pattern of synaptic inputs cannot be recovered from the pattern of output spikes, and we infer that cortical neurons are unlikely to transmit information in the temporal pattern of spike discharge. Rather, we suggest that quantities are represented as rate codes in ensembles of 50-100 neurons. These column-like ensembles tolerate large fractions of common synaptic input and yet covary only weakly in their spike discharge. We find that an ensemble of 100 neurons provides a reliable estimate of rate in just one interspike interval (10-50 msec). Finally, we derived an expression for the variance of the neural spike count that leads to a stable propagation of signal and noise in networks of neurons-that is, conditions that do not impose an accumulation or diminution of noise. The solution implies that single neurons perform simple algebra resembling averaging, and that more sophisticated computations arise by virtue of the anatomical convergence of novel combinations of inputs to the cortical column from external sources.", "author" : [ { "dropping-particle" : "", "family" : "Shadlen", "given" : "M N", "non-dropping-particle" : "", "parse-names" : false, "suffix" : "" }, { "dropping-particle" : "", "family" : "Newsome", "given" : "W T", "non-dropping-particle" : "", "parse-names" : false, "suffix" : "" } ], "container-title" : "The Journal of neuroscience : the official journal of the Society for Neuroscience", "id" : "ITEM-1", "issue" : "10", "issued" : { "date-parts" : [ [ "1998" ] ] }, "page" : "3870-3896", "title" : "The variable discharge of cortical neurons: implications for connectivity, computation, and information coding.", "type" : "article-journal", "volume" : "18" }, "uris" : [ "http://www.mendeley.com/documents/?uuid=7d659047-040b-49cb-a4f1-251d6053beab" ] } ], "mendeley" : { "formattedCitation" : "(Shadlen &amp; Newsome, 1998)", "plainTextFormattedCitation" : "(Shadlen &amp; Newsome, 1998)", "previouslyFormattedCitation" : "(Shadlen &amp; Newsome, 1998)" }, "properties" : { "noteIndex" : 0 }, "schema" : "https://github.com/citation-style-language/schema/raw/master/csl-citation.json" }</w:instrText>
      </w:r>
      <w:r w:rsidR="00385D8F">
        <w:rPr>
          <w:lang w:val="en-US"/>
        </w:rPr>
        <w:fldChar w:fldCharType="separate"/>
      </w:r>
      <w:r w:rsidR="005361AF" w:rsidRPr="005361AF">
        <w:rPr>
          <w:noProof/>
          <w:lang w:val="en-US"/>
        </w:rPr>
        <w:t>(Shadlen &amp; Newsome, 1998)</w:t>
      </w:r>
      <w:r w:rsidR="00385D8F">
        <w:rPr>
          <w:lang w:val="en-US"/>
        </w:rPr>
        <w:fldChar w:fldCharType="end"/>
      </w:r>
      <w:r w:rsidR="005361AF">
        <w:rPr>
          <w:lang w:val="en-US"/>
        </w:rPr>
        <w:t xml:space="preserve">. The average input is </w:t>
      </w:r>
      <w:proofErr w:type="spellStart"/>
      <w:r w:rsidR="005361AF" w:rsidRPr="005361AF">
        <w:rPr>
          <w:lang w:val="en-US"/>
        </w:rPr>
        <w:t>subthreshold</w:t>
      </w:r>
      <w:proofErr w:type="spellEnd"/>
      <w:r w:rsidR="005361AF" w:rsidRPr="005361AF">
        <w:rPr>
          <w:lang w:val="en-US"/>
        </w:rPr>
        <w:t xml:space="preserve"> and because of the stochastic input it is possible to evoke spikes even though </w:t>
      </w:r>
      <w:r>
        <w:rPr>
          <w:lang w:val="en-US"/>
        </w:rPr>
        <w:t xml:space="preserve">there is no synchrony. </w:t>
      </w:r>
    </w:p>
    <w:p w:rsidR="00265168" w:rsidRDefault="00265168" w:rsidP="00265168">
      <w:pPr>
        <w:jc w:val="both"/>
        <w:rPr>
          <w:lang w:val="en-US"/>
        </w:rPr>
      </w:pPr>
      <w:r>
        <w:rPr>
          <w:lang w:val="en-US"/>
        </w:rPr>
        <w:t xml:space="preserve">In order to examine the hypotheses it is very useful to perform simulations on computational models of the human cortex. In computational neuroscience there are numerous neuron and network models available, all of them having advantages and disadvantages. </w:t>
      </w:r>
      <w:r w:rsidR="0069658C">
        <w:rPr>
          <w:lang w:val="en-US"/>
        </w:rPr>
        <w:t xml:space="preserve">Mostly the consideration is based on the computational performance/ biological plausibility. People choose the simplest model which contains the minimal features in order to answer the research question. </w:t>
      </w:r>
    </w:p>
    <w:p w:rsidR="0069658C" w:rsidRDefault="0069658C" w:rsidP="00265168">
      <w:pPr>
        <w:jc w:val="both"/>
        <w:rPr>
          <w:lang w:val="en-US"/>
        </w:rPr>
      </w:pPr>
      <w:r>
        <w:rPr>
          <w:lang w:val="en-US"/>
        </w:rPr>
        <w:t xml:space="preserve">When examining the network dynamics of the cortex, simple neuron models are preferred, as the focus is more on the behavior of the network than on the single neurons. Moreover, for the examination of cortical networks the connections are recurrent as in the human brain. A commonly used network is the sparsely connected Balanced random network </w:t>
      </w:r>
      <w:r w:rsidR="00385D8F">
        <w:rPr>
          <w:lang w:val="en-US"/>
        </w:rPr>
        <w:fldChar w:fldCharType="begin" w:fldLock="1"/>
      </w:r>
      <w:r>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id" : "ITEM-2", "itemData" : { "DOI" : "10.1371/journal.pcbi.1002494", "ISBN" : "1553-7358 (Electronic)\\r1553-734X (Linking)", "ISSN" : "1553734X", "PMID" : "22570604", "abstract" : "Neurons adjust their intrinsic excitability when experiencing a persistent change in synaptic drive. This process can prevent neural activity from moving into either a quiescent state or a saturated state in the face of ongoing plasticity, and is thought to promote stability of the network in which neurons reside. However, most neurons are embedded in recurrent networks, which require a delicate balance between excitation and inhibition to maintain network stability. This balance could be disrupted when neurons independently adjust their intrinsic excitability. Here, we study the functioning of activity-dependent homeostatic scaling of intrinsic excitability (HSE) in a recurrent neural network. Using both simulations of a recurrent network consisting of excitatory and inhibitory neurons that implement HSE, and a mean-field description of adapting excitatory and inhibitory populations, we show that the stability of such adapting networks critically depends on the relationship between the adaptation time scales of both neuron populations. In a stable adapting network, HSE can keep all neurons functioning within their dynamic range, while the network is undergoing several (patho)physiologically relevant types of plasticity, such as persistent changes in external drive, changes in connection strengths, or the loss of inhibitory cells from the network. However, HSE cannot prevent the unstable network dynamics that result when, due to such plasticity, recurrent excitation in the network becomes too strong compared to feedback inhibition. This suggests that keeping a neural network in a stable and functional state requires the coordination of distinct homeostatic mechanisms that operate not only by adjusting neural excitability, but also by controlling network connectivity.", "author" : [ { "dropping-particle" : "", "family" : "Remme", "given" : "Michiel W H", "non-dropping-particle" : "", "parse-names" : false, "suffix" : "" }, { "dropping-particle" : "", "family" : "Wadman", "given" : "Wytse J.", "non-dropping-particle" : "", "parse-names" : false, "suffix" : "" } ], "container-title" : "PLoS Computational Biology", "id" : "ITEM-2", "issue" : "5", "issued" : { "date-parts" : [ [ "2012" ] ] }, "note" : "Reference in project proposal.", "title" : "Homeostatic scaling of excitability in recurrent neural networks", "type" : "article-journal", "volume" : "8" }, "uris" : [ "http://www.mendeley.com/documents/?uuid=225c7070-c752-44bb-9163-0cdd7e39add2" ] }, { "id" : "ITEM-3",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3", "issue" : "10", "issued" : { "date-parts" : [ [ "2013" ] ] }, "title" : "The Convallis Rule for Unsupervised Learning in Cortical Networks", "type" : "article-journal", "volume" : "9" }, "uris" : [ "http://www.mendeley.com/documents/?uuid=51d1cd04-9168-45c8-a081-170a755c75f9" ] } ], "mendeley" : { "formattedCitation" : "(Brunel, 2000; Remme &amp; Wadman, 2012; Yger &amp; Harris, 2013)", "plainTextFormattedCitation" : "(Brunel, 2000; Remme &amp; Wadman, 2012; Yger &amp; Harris, 2013)", "previouslyFormattedCitation" : "(Brunel, 2000)" }, "properties" : { "noteIndex" : 0 }, "schema" : "https://github.com/citation-style-language/schema/raw/master/csl-citation.json" }</w:instrText>
      </w:r>
      <w:r w:rsidR="00385D8F">
        <w:rPr>
          <w:lang w:val="en-US"/>
        </w:rPr>
        <w:fldChar w:fldCharType="separate"/>
      </w:r>
      <w:r w:rsidRPr="0069658C">
        <w:rPr>
          <w:noProof/>
          <w:lang w:val="en-US"/>
        </w:rPr>
        <w:t>(Brunel, 2000; Remme &amp; Wadman, 2012; Yger &amp; Harris, 2013)</w:t>
      </w:r>
      <w:r w:rsidR="00385D8F">
        <w:rPr>
          <w:lang w:val="en-US"/>
        </w:rPr>
        <w:fldChar w:fldCharType="end"/>
      </w:r>
      <w:r>
        <w:rPr>
          <w:lang w:val="en-US"/>
        </w:rPr>
        <w:t xml:space="preserve">. </w:t>
      </w:r>
    </w:p>
    <w:p w:rsidR="0069658C" w:rsidRPr="005361AF" w:rsidRDefault="0069658C" w:rsidP="00265168">
      <w:pPr>
        <w:jc w:val="both"/>
        <w:rPr>
          <w:lang w:val="en-US"/>
        </w:rPr>
      </w:pPr>
    </w:p>
    <w:sectPr w:rsidR="0069658C" w:rsidRPr="005361AF" w:rsidSect="00265168">
      <w:type w:val="continuous"/>
      <w:pgSz w:w="11906" w:h="16838"/>
      <w:pgMar w:top="1417" w:right="1417" w:bottom="1417" w:left="1417" w:header="708" w:footer="708" w:gutter="0"/>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0216B" w:rsidRDefault="00D0216B" w:rsidP="00265168">
      <w:pPr>
        <w:spacing w:after="0" w:line="240" w:lineRule="auto"/>
      </w:pPr>
      <w:r>
        <w:separator/>
      </w:r>
    </w:p>
  </w:endnote>
  <w:endnote w:type="continuationSeparator" w:id="0">
    <w:p w:rsidR="00D0216B" w:rsidRDefault="00D0216B" w:rsidP="0026516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0216B" w:rsidRDefault="00D0216B" w:rsidP="00265168">
      <w:pPr>
        <w:spacing w:after="0" w:line="240" w:lineRule="auto"/>
      </w:pPr>
      <w:r>
        <w:separator/>
      </w:r>
    </w:p>
  </w:footnote>
  <w:footnote w:type="continuationSeparator" w:id="0">
    <w:p w:rsidR="00D0216B" w:rsidRDefault="00D0216B" w:rsidP="00265168">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08"/>
  <w:hyphenationZone w:val="425"/>
  <w:characterSpacingControl w:val="doNotCompress"/>
  <w:footnotePr>
    <w:footnote w:id="-1"/>
    <w:footnote w:id="0"/>
  </w:footnotePr>
  <w:endnotePr>
    <w:endnote w:id="-1"/>
    <w:endnote w:id="0"/>
  </w:endnotePr>
  <w:compat/>
  <w:rsids>
    <w:rsidRoot w:val="00532099"/>
    <w:rsid w:val="001A6560"/>
    <w:rsid w:val="00265168"/>
    <w:rsid w:val="00385D8F"/>
    <w:rsid w:val="003C3B47"/>
    <w:rsid w:val="00532099"/>
    <w:rsid w:val="005361AF"/>
    <w:rsid w:val="00561537"/>
    <w:rsid w:val="0069658C"/>
    <w:rsid w:val="006B7BE5"/>
    <w:rsid w:val="00D0216B"/>
    <w:rsid w:val="00E5484A"/>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6B7BE5"/>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Voetnoottekst">
    <w:name w:val="footnote text"/>
    <w:basedOn w:val="Standaard"/>
    <w:link w:val="VoetnoottekstChar"/>
    <w:uiPriority w:val="99"/>
    <w:semiHidden/>
    <w:unhideWhenUsed/>
    <w:rsid w:val="00265168"/>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265168"/>
    <w:rPr>
      <w:sz w:val="20"/>
      <w:szCs w:val="20"/>
    </w:rPr>
  </w:style>
  <w:style w:type="character" w:styleId="Voetnootmarkering">
    <w:name w:val="footnote reference"/>
    <w:basedOn w:val="Standaardalinea-lettertype"/>
    <w:uiPriority w:val="99"/>
    <w:semiHidden/>
    <w:unhideWhenUsed/>
    <w:rsid w:val="00265168"/>
    <w:rPr>
      <w:vertAlign w:val="superscript"/>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AC75D7B-D947-485A-AD7E-A7119EB65D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2120</Words>
  <Characters>11666</Characters>
  <Application>Microsoft Office Word</Application>
  <DocSecurity>0</DocSecurity>
  <Lines>97</Lines>
  <Paragraphs>2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7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ri</dc:creator>
  <cp:lastModifiedBy>Jiri</cp:lastModifiedBy>
  <cp:revision>2</cp:revision>
  <dcterms:created xsi:type="dcterms:W3CDTF">2015-05-11T09:05:00Z</dcterms:created>
  <dcterms:modified xsi:type="dcterms:W3CDTF">2015-05-11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iribrummer@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